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1FF8DDF"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r w:rsidR="00AF5C8F">
        <w:rPr>
          <w:color w:val="000000" w:themeColor="text1"/>
        </w:rPr>
        <w:tab/>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6378171F"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xml:space="preserve">. The model parameters were fine-tuned using the following settings shown in Table </w:t>
      </w:r>
      <w:r w:rsidR="00B45792">
        <w:rPr>
          <w:color w:val="000000" w:themeColor="text1"/>
        </w:rPr>
        <w:t>3</w:t>
      </w:r>
      <w:r w:rsidRPr="001A37FC">
        <w:rPr>
          <w:color w:val="000000" w:themeColor="text1"/>
        </w:rPr>
        <w:t>.</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1572019B" w:rsidR="001C7A42" w:rsidRPr="001A37FC" w:rsidRDefault="001C7A42" w:rsidP="001C7A42">
      <w:pPr>
        <w:pStyle w:val="MDPI41tablecaption"/>
        <w:rPr>
          <w:color w:val="000000" w:themeColor="text1"/>
        </w:rPr>
      </w:pPr>
      <w:r w:rsidRPr="001A37FC">
        <w:rPr>
          <w:b/>
          <w:bCs/>
          <w:color w:val="000000" w:themeColor="text1"/>
        </w:rPr>
        <w:t xml:space="preserve">Table </w:t>
      </w:r>
      <w:r w:rsidR="00AF5C8F">
        <w:rPr>
          <w:b/>
          <w:bCs/>
          <w:color w:val="000000" w:themeColor="text1"/>
        </w:rPr>
        <w:t>3</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5C464BE1"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891E50">
        <w:rPr>
          <w:lang w:val="en-GB"/>
        </w:rPr>
        <w:t xml:space="preserve"> as shown in Table 4 below</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18"/>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19"/>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0"/>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A58494" w14:textId="77777777" w:rsidR="00A61386" w:rsidRDefault="00A61386">
      <w:pPr>
        <w:spacing w:line="240" w:lineRule="auto"/>
      </w:pPr>
      <w:r>
        <w:separator/>
      </w:r>
    </w:p>
  </w:endnote>
  <w:endnote w:type="continuationSeparator" w:id="0">
    <w:p w14:paraId="78D24333" w14:textId="77777777" w:rsidR="00A61386" w:rsidRDefault="00A613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C8F34" w14:textId="77777777" w:rsidR="00A61386" w:rsidRDefault="00A61386">
      <w:pPr>
        <w:spacing w:line="240" w:lineRule="auto"/>
      </w:pPr>
      <w:r>
        <w:separator/>
      </w:r>
    </w:p>
  </w:footnote>
  <w:footnote w:type="continuationSeparator" w:id="0">
    <w:p w14:paraId="7792DF17" w14:textId="77777777" w:rsidR="00A61386" w:rsidRDefault="00A613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1532E8A4"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w:t>
    </w:r>
    <w:r w:rsidR="001F17E8">
      <w:rPr>
        <w:i/>
        <w:sz w:val="16"/>
      </w:rPr>
      <w:t>5</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7E8"/>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3FC"/>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E50"/>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2F2C"/>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38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5C8F"/>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792"/>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15</TotalTime>
  <Pages>25</Pages>
  <Words>33995</Words>
  <Characters>193772</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7</cp:revision>
  <dcterms:created xsi:type="dcterms:W3CDTF">2025-06-28T08:20:00Z</dcterms:created>
  <dcterms:modified xsi:type="dcterms:W3CDTF">2025-07-0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